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1A4CCA" w:rsidRDefault="001A4CCA" w:rsidP="001A4CCA">
      <w:pPr>
        <w:rPr>
          <w:rFonts w:ascii="Arial" w:hAnsi="Arial" w:cs="Arial"/>
          <w:b/>
          <w:bCs/>
          <w:sz w:val="20"/>
          <w:szCs w:val="20"/>
          <w:lang w:val="en-US"/>
        </w:rPr>
      </w:pPr>
    </w:p>
    <w:p w:rsidR="001A4CCA" w:rsidRPr="005F6032" w:rsidRDefault="001A4CCA" w:rsidP="001A4CCA">
      <w:pPr>
        <w:rPr>
          <w:rFonts w:ascii="Arial" w:hAnsi="Arial" w:cs="Arial"/>
          <w:b/>
          <w:bCs/>
          <w:sz w:val="20"/>
          <w:szCs w:val="20"/>
          <w:lang w:val="en-US"/>
        </w:rPr>
      </w:pPr>
      <w:bookmarkStart w:id="0" w:name="_GoBack"/>
      <w:bookmarkEnd w:id="0"/>
      <w:r w:rsidRPr="005F6032">
        <w:rPr>
          <w:rFonts w:ascii="Arial" w:hAnsi="Arial" w:cs="Arial"/>
          <w:b/>
          <w:bCs/>
          <w:sz w:val="20"/>
          <w:szCs w:val="20"/>
          <w:lang w:val="en-US"/>
        </w:rPr>
        <w:t>Supplement</w:t>
      </w:r>
      <w:r>
        <w:rPr>
          <w:rFonts w:ascii="Arial" w:hAnsi="Arial" w:cs="Arial"/>
          <w:b/>
          <w:bCs/>
          <w:sz w:val="20"/>
          <w:szCs w:val="20"/>
          <w:lang w:val="en-US"/>
        </w:rPr>
        <w:t xml:space="preserve"> table </w:t>
      </w:r>
      <w:r w:rsidRPr="005F6032">
        <w:rPr>
          <w:rFonts w:ascii="Arial" w:hAnsi="Arial" w:cs="Arial"/>
          <w:b/>
          <w:bCs/>
          <w:sz w:val="20"/>
          <w:szCs w:val="20"/>
          <w:lang w:val="en-US"/>
        </w:rPr>
        <w:t xml:space="preserve">no. </w:t>
      </w:r>
      <w:r>
        <w:rPr>
          <w:rFonts w:ascii="Arial" w:hAnsi="Arial" w:cs="Arial"/>
          <w:b/>
          <w:bCs/>
          <w:sz w:val="20"/>
          <w:szCs w:val="20"/>
          <w:lang w:val="en-US"/>
        </w:rPr>
        <w:t>3</w:t>
      </w:r>
      <w:r w:rsidRPr="005F6032">
        <w:rPr>
          <w:rFonts w:ascii="Arial" w:hAnsi="Arial" w:cs="Arial"/>
          <w:b/>
          <w:bCs/>
          <w:sz w:val="20"/>
          <w:szCs w:val="20"/>
          <w:lang w:val="en-US"/>
        </w:rPr>
        <w:t xml:space="preserve">: Course of disease case no </w:t>
      </w:r>
      <w:r>
        <w:rPr>
          <w:rFonts w:ascii="Arial" w:hAnsi="Arial" w:cs="Arial"/>
          <w:b/>
          <w:bCs/>
          <w:sz w:val="20"/>
          <w:szCs w:val="20"/>
          <w:lang w:val="en-US"/>
        </w:rPr>
        <w:t>3</w:t>
      </w:r>
      <w:r w:rsidRPr="005F6032">
        <w:rPr>
          <w:rFonts w:ascii="Arial" w:hAnsi="Arial" w:cs="Arial"/>
          <w:b/>
          <w:bCs/>
          <w:sz w:val="20"/>
          <w:szCs w:val="20"/>
          <w:lang w:val="en-US"/>
        </w:rPr>
        <w:t xml:space="preserve"> (modified according to</w:t>
      </w:r>
      <w:r w:rsidRPr="005F6032">
        <w:rPr>
          <w:rFonts w:ascii="Arial" w:hAnsi="Arial" w:cs="Arial"/>
          <w:b/>
          <w:bCs/>
          <w:sz w:val="20"/>
          <w:szCs w:val="20"/>
          <w:lang w:val="en-US"/>
        </w:rPr>
        <w:fldChar w:fldCharType="begin"/>
      </w:r>
      <w:r>
        <w:rPr>
          <w:rFonts w:ascii="Arial" w:hAnsi="Arial" w:cs="Arial"/>
          <w:b/>
          <w:bCs/>
          <w:sz w:val="20"/>
          <w:szCs w:val="20"/>
          <w:lang w:val="en-US"/>
        </w:rPr>
        <w:instrText xml:space="preserve"> ADDIN EN.CITE &lt;EndNote&gt;&lt;Cite&gt;&lt;Author&gt;Stuven&lt;/Author&gt;&lt;IDText&gt;Sustained partial remission of a metastatic NEN using off-label immunotherapy with pembrolizumab&lt;/IDText&gt;&lt;DisplayText&gt;&lt;style face="superscript"&gt;20&lt;/style&gt;&lt;/DisplayText&gt;&lt;record&gt;&lt;isbn&gt;1949-2553 (Electronic)&amp;#xD;1949-2553 (Linking)&lt;/isbn&gt;&lt;titles&gt;&lt;title&gt;Sustained partial remission of a metastatic NEN using off-label immunotherapy with pembrolizumab&lt;/title&gt;&lt;/titles&gt;&lt;contributors&gt;&lt;authors&gt;&lt;author&gt;Stuven, A. K.&lt;/author&gt;&lt;author&gt;Wiedenmann, B.&lt;/author&gt;&lt;/authors&gt;&lt;/contributors&gt;&lt;added-date format="utc"&gt;1581441940&lt;/added-date&gt;&lt;ref-type name="Book"&gt;6&lt;/ref-type&gt;&lt;rec-number&gt;592&lt;/rec-number&gt;&lt;publisher&gt;Oncotarget. 2019 May 14;10(35):3302-3311. doi: 10.18632/oncotarget.26906. eCollection 2019 May 14.&lt;/publisher&gt;&lt;last-updated-date format="utc"&gt;1581441940&lt;/last-updated-date&gt;&lt;/record&gt;&lt;/Cite&gt;&lt;/EndNote&gt;</w:instrText>
      </w:r>
      <w:r w:rsidRPr="005F6032">
        <w:rPr>
          <w:rFonts w:ascii="Arial" w:hAnsi="Arial" w:cs="Arial"/>
          <w:b/>
          <w:bCs/>
          <w:sz w:val="20"/>
          <w:szCs w:val="20"/>
          <w:lang w:val="en-US"/>
        </w:rPr>
        <w:fldChar w:fldCharType="separate"/>
      </w:r>
      <w:r w:rsidRPr="004F44A6">
        <w:rPr>
          <w:rFonts w:ascii="Arial" w:hAnsi="Arial" w:cs="Arial"/>
          <w:b/>
          <w:bCs/>
          <w:noProof/>
          <w:sz w:val="20"/>
          <w:szCs w:val="20"/>
          <w:vertAlign w:val="superscript"/>
          <w:lang w:val="en-US"/>
        </w:rPr>
        <w:t>20</w:t>
      </w:r>
      <w:r w:rsidRPr="005F6032">
        <w:rPr>
          <w:rFonts w:ascii="Arial" w:hAnsi="Arial" w:cs="Arial"/>
          <w:b/>
          <w:bCs/>
          <w:sz w:val="20"/>
          <w:szCs w:val="20"/>
          <w:lang w:val="en-US"/>
        </w:rPr>
        <w:fldChar w:fldCharType="end"/>
      </w:r>
      <w:r w:rsidRPr="005F6032">
        <w:rPr>
          <w:rFonts w:ascii="Arial" w:hAnsi="Arial" w:cs="Arial"/>
          <w:b/>
          <w:bCs/>
          <w:sz w:val="20"/>
          <w:szCs w:val="20"/>
          <w:lang w:val="en-US"/>
        </w:rPr>
        <w:t>)</w:t>
      </w:r>
    </w:p>
    <w:p w:rsidR="001A4CCA" w:rsidRPr="005F6032" w:rsidRDefault="001A4CCA" w:rsidP="001A4CCA">
      <w:pPr>
        <w:rPr>
          <w:rFonts w:ascii="Arial" w:hAnsi="Arial" w:cs="Arial"/>
          <w:b/>
          <w:bCs/>
          <w:sz w:val="20"/>
          <w:szCs w:val="20"/>
          <w:lang w:val="en-US"/>
        </w:rPr>
      </w:pPr>
    </w:p>
    <w:tbl>
      <w:tblPr>
        <w:tblStyle w:val="Tabellenraster"/>
        <w:tblW w:w="9918" w:type="dxa"/>
        <w:tblLook w:val="04A0" w:firstRow="1" w:lastRow="0" w:firstColumn="1" w:lastColumn="0" w:noHBand="0" w:noVBand="1"/>
      </w:tblPr>
      <w:tblGrid>
        <w:gridCol w:w="2264"/>
        <w:gridCol w:w="1984"/>
        <w:gridCol w:w="2544"/>
        <w:gridCol w:w="3126"/>
      </w:tblGrid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GB" w:eastAsia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GB" w:eastAsia="en-US"/>
              </w:rPr>
              <w:t>Year</w:t>
            </w: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GB" w:eastAsia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GB" w:eastAsia="en-US"/>
              </w:rPr>
              <w:t>Date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</w:pPr>
            <w:r w:rsidRPr="005F6032">
              <w:rPr>
                <w:rFonts w:ascii="Arial" w:hAnsi="Arial" w:cs="Arial"/>
                <w:b/>
                <w:bCs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  <w:t>Therapy</w:t>
            </w: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</w:pPr>
            <w:r w:rsidRPr="005F6032">
              <w:rPr>
                <w:rFonts w:ascii="Arial" w:hAnsi="Arial" w:cs="Arial"/>
                <w:b/>
                <w:bCs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  <w:t>Staging</w:t>
            </w:r>
          </w:p>
        </w:tc>
      </w:tr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2</w:t>
            </w: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8/2012</w:t>
            </w:r>
          </w:p>
        </w:tc>
        <w:tc>
          <w:tcPr>
            <w:tcW w:w="2544" w:type="dxa"/>
          </w:tcPr>
          <w:p w:rsidR="001A4CCA" w:rsidRPr="00F61BBD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126" w:type="dxa"/>
          </w:tcPr>
          <w:p w:rsidR="001A4CCA" w:rsidRPr="00F61BBD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  <w:r w:rsidRPr="00F61BBD">
              <w:rPr>
                <w:rFonts w:ascii="Arial" w:hAnsi="Arial" w:cs="Arial"/>
                <w:sz w:val="20"/>
                <w:szCs w:val="20"/>
                <w:lang w:val="en-US"/>
              </w:rPr>
              <w:t>nitial diagnosis of a NET G2 of the pancreas tail with</w:t>
            </w:r>
          </w:p>
          <w:p w:rsidR="001A4CCA" w:rsidRPr="00F61BBD" w:rsidRDefault="001A4CC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F61BBD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liver, lymph node, spleen, adrenal metastases and peritoneal carcinomatosis</w:t>
            </w:r>
          </w:p>
          <w:p w:rsidR="001A4CCA" w:rsidRPr="00F61BBD" w:rsidRDefault="001A4CC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</w:p>
          <w:p w:rsidR="001A4CCA" w:rsidRDefault="001A4CCA" w:rsidP="00284E0F">
            <w:pPr>
              <w:pStyle w:val="KeinLeerraum"/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F61BBD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Synaptophysin+, CD56+, CK20+</w:t>
            </w:r>
          </w:p>
          <w:p w:rsidR="001A4CCA" w:rsidRPr="00F61BBD" w:rsidRDefault="001A4CCA" w:rsidP="00284E0F">
            <w:pPr>
              <w:pStyle w:val="KeinLeerraum"/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Ki-67 20%</w:t>
            </w:r>
          </w:p>
        </w:tc>
      </w:tr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8/2012-06/2013 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FOLFOX</w:t>
            </w: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3</w:t>
            </w: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6/2013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D</w:t>
            </w:r>
          </w:p>
        </w:tc>
      </w:tr>
      <w:tr w:rsidR="001A4CCA" w:rsidRPr="005F6032" w:rsidTr="00284E0F">
        <w:trPr>
          <w:trHeight w:val="281"/>
        </w:trPr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6/2013-01/2017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AP/TEM</w:t>
            </w: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1A4CCA" w:rsidRPr="005F6032" w:rsidTr="00284E0F">
        <w:trPr>
          <w:trHeight w:val="281"/>
        </w:trPr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6</w:t>
            </w: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10/2016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D (hepatic progression)</w:t>
            </w:r>
          </w:p>
        </w:tc>
      </w:tr>
      <w:tr w:rsidR="001A4CCA" w:rsidRPr="005F6032" w:rsidTr="00284E0F">
        <w:trPr>
          <w:trHeight w:val="281"/>
        </w:trPr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10/2016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iver biopsy</w:t>
            </w: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NEC G3</w:t>
            </w:r>
          </w:p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</w:rPr>
            </w:pPr>
            <w:r w:rsidRPr="005F6032">
              <w:rPr>
                <w:rFonts w:ascii="Arial" w:hAnsi="Arial" w:cs="Arial"/>
                <w:sz w:val="20"/>
                <w:szCs w:val="20"/>
              </w:rPr>
              <w:t>Ki-67 50%, PD-L1 30%</w:t>
            </w:r>
          </w:p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1A4CCA" w:rsidRPr="005F6032" w:rsidTr="00284E0F">
        <w:trPr>
          <w:trHeight w:val="281"/>
        </w:trPr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10/2016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b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rachytherapy</w:t>
            </w: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7</w:t>
            </w: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1-04/2017  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e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verolimus</w:t>
            </w: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4/2017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D</w:t>
            </w:r>
          </w:p>
        </w:tc>
      </w:tr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4-05/2017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FOLFIRI</w:t>
            </w: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1A4CCA" w:rsidRPr="004F7426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6/2017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PD </w:t>
            </w:r>
          </w:p>
        </w:tc>
      </w:tr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6/2017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iver biopsy</w:t>
            </w: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NEC G3</w:t>
            </w:r>
          </w:p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</w:rPr>
            </w:pPr>
            <w:r w:rsidRPr="005F6032">
              <w:rPr>
                <w:rFonts w:ascii="Arial" w:hAnsi="Arial" w:cs="Arial"/>
                <w:sz w:val="20"/>
                <w:szCs w:val="20"/>
              </w:rPr>
              <w:t xml:space="preserve">Ki-67 35% </w:t>
            </w:r>
          </w:p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</w:rPr>
              <w:t xml:space="preserve">07/2017- </w:t>
            </w:r>
          </w:p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embrolizumab</w:t>
            </w: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1A4CCA" w:rsidRPr="005F6032" w:rsidTr="00284E0F">
        <w:tc>
          <w:tcPr>
            <w:tcW w:w="226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10/2017-01/2020</w:t>
            </w:r>
          </w:p>
        </w:tc>
        <w:tc>
          <w:tcPr>
            <w:tcW w:w="2544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126" w:type="dxa"/>
          </w:tcPr>
          <w:p w:rsidR="001A4CCA" w:rsidRPr="005F6032" w:rsidRDefault="001A4CC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R</w:t>
            </w:r>
          </w:p>
        </w:tc>
      </w:tr>
    </w:tbl>
    <w:p w:rsidR="001A4CCA" w:rsidRPr="00A0347E" w:rsidRDefault="001A4CCA" w:rsidP="001A4CCA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neuroendocrine carcinoma (NEC), p</w:t>
      </w:r>
      <w:r w:rsidRPr="00A0347E">
        <w:rPr>
          <w:rFonts w:ascii="Arial" w:hAnsi="Arial" w:cs="Arial"/>
          <w:sz w:val="20"/>
          <w:szCs w:val="20"/>
          <w:lang w:val="en-US"/>
        </w:rPr>
        <w:t xml:space="preserve">artial </w:t>
      </w:r>
      <w:r>
        <w:rPr>
          <w:rFonts w:ascii="Arial" w:hAnsi="Arial" w:cs="Arial"/>
          <w:sz w:val="20"/>
          <w:szCs w:val="20"/>
          <w:lang w:val="en-US"/>
        </w:rPr>
        <w:t>r</w:t>
      </w:r>
      <w:r w:rsidRPr="00A0347E">
        <w:rPr>
          <w:rFonts w:ascii="Arial" w:hAnsi="Arial" w:cs="Arial"/>
          <w:sz w:val="20"/>
          <w:szCs w:val="20"/>
          <w:lang w:val="en-US"/>
        </w:rPr>
        <w:t xml:space="preserve">emission (PR), </w:t>
      </w:r>
      <w:r>
        <w:rPr>
          <w:rFonts w:ascii="Arial" w:hAnsi="Arial" w:cs="Arial"/>
          <w:sz w:val="20"/>
          <w:szCs w:val="20"/>
          <w:lang w:val="en-US"/>
        </w:rPr>
        <w:t>p</w:t>
      </w:r>
      <w:r w:rsidRPr="00A0347E">
        <w:rPr>
          <w:rFonts w:ascii="Arial" w:hAnsi="Arial" w:cs="Arial"/>
          <w:sz w:val="20"/>
          <w:szCs w:val="20"/>
          <w:lang w:val="en-US"/>
        </w:rPr>
        <w:t>rogressive disease (PD</w:t>
      </w:r>
      <w:r>
        <w:rPr>
          <w:rFonts w:ascii="Arial" w:hAnsi="Arial" w:cs="Arial"/>
          <w:sz w:val="20"/>
          <w:szCs w:val="20"/>
          <w:lang w:val="en-US"/>
        </w:rPr>
        <w:t>), capecitabin/temzolomide (CAP/TEM), single nucleotide variant (SNV)</w:t>
      </w:r>
    </w:p>
    <w:p w:rsidR="000D5F9A" w:rsidRPr="001A4CCA" w:rsidRDefault="000D5F9A">
      <w:pPr>
        <w:rPr>
          <w:lang w:val="en-US"/>
        </w:rPr>
      </w:pPr>
    </w:p>
    <w:sectPr w:rsidR="000D5F9A" w:rsidRPr="001A4CCA" w:rsidSect="000A6009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6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A4CCA"/>
    <w:rsid w:val="000A6009"/>
    <w:rsid w:val="000D5F9A"/>
    <w:rsid w:val="001A4CCA"/>
    <w:rsid w:val="003E069C"/>
    <w:rsid w:val="004869F7"/>
    <w:rsid w:val="005941E6"/>
    <w:rsid w:val="005D4FD6"/>
    <w:rsid w:val="00694179"/>
    <w:rsid w:val="006A7B79"/>
    <w:rsid w:val="00724E51"/>
    <w:rsid w:val="00770C8D"/>
    <w:rsid w:val="00A0205B"/>
    <w:rsid w:val="00A20466"/>
    <w:rsid w:val="00A73B3A"/>
    <w:rsid w:val="00AA73CC"/>
    <w:rsid w:val="00AB0E23"/>
    <w:rsid w:val="00BF2B04"/>
    <w:rsid w:val="00C7116B"/>
    <w:rsid w:val="00DA30D2"/>
    <w:rsid w:val="00DB6E2F"/>
    <w:rsid w:val="00E75AB7"/>
    <w:rsid w:val="00EB50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2D80C38C"/>
  <w15:chartTrackingRefBased/>
  <w15:docId w15:val="{424D2237-209A-674D-A11C-5544B41ABB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1A4CCA"/>
    <w:rPr>
      <w:rFonts w:ascii="Times New Roman" w:eastAsia="Times New Roman" w:hAnsi="Times New Roman" w:cs="Times New Roman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1A4C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einLeerraum">
    <w:name w:val="No Spacing"/>
    <w:uiPriority w:val="1"/>
    <w:qFormat/>
    <w:rsid w:val="001A4CCA"/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27</Words>
  <Characters>1435</Characters>
  <Application>Microsoft Office Word</Application>
  <DocSecurity>0</DocSecurity>
  <Lines>11</Lines>
  <Paragraphs>3</Paragraphs>
  <ScaleCrop>false</ScaleCrop>
  <Company/>
  <LinksUpToDate>false</LinksUpToDate>
  <CharactersWithSpaces>16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rcin Özdirik</dc:creator>
  <cp:keywords/>
  <dc:description/>
  <cp:lastModifiedBy>Burcin Özdirik</cp:lastModifiedBy>
  <cp:revision>1</cp:revision>
  <dcterms:created xsi:type="dcterms:W3CDTF">2020-10-07T19:42:00Z</dcterms:created>
  <dcterms:modified xsi:type="dcterms:W3CDTF">2020-10-07T19:42:00Z</dcterms:modified>
</cp:coreProperties>
</file>